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8FF83" w14:textId="37A90BC9"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27CB3A92"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 Population</w:t>
      </w:r>
    </w:p>
    <w:p w14:paraId="3A92B6A0" w14:textId="77777777" w:rsidR="00EB4ED9" w:rsidRDefault="00EB4ED9" w:rsidP="00EB4ED9">
      <w:pPr>
        <w:rPr>
          <w:rFonts w:ascii="Times New Roman" w:hAnsi="Times New Roman" w:cs="Times New Roman"/>
          <w:i/>
          <w:iCs/>
        </w:rPr>
      </w:pPr>
    </w:p>
    <w:p w14:paraId="7D92A968" w14:textId="776072BF"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The goal of this analysis was to characterize the associations between prevalent dietary patterns in the food insecure cancer survivor population and the risk of mortality among the broader cancer survivor population and the food insecure cancer survivor population. We employed data from ten consecutive biennial cycles</w:t>
      </w:r>
      <w:r w:rsidR="00A14902">
        <w:rPr>
          <w:rFonts w:ascii="Times New Roman" w:hAnsi="Times New Roman" w:cs="Times New Roman"/>
        </w:rPr>
        <w:t xml:space="preserve"> (1999-2018)</w:t>
      </w:r>
      <w:r>
        <w:rPr>
          <w:rFonts w:ascii="Times New Roman" w:hAnsi="Times New Roman" w:cs="Times New Roman"/>
        </w:rPr>
        <w:t xml:space="preserve"> from the National Health and Nutrition Examination Study (NHANES). The NHANES is a biennial cross-sectional study implemented by the Centers for Disease Control and Prevention (CDC) and the National Center for Health Statistics and samples civilian and non-institutionalized community dwellers in the United States through 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factors and health outcomes. The study implements a series of surveys that span numerous facets of health and lifestyle. In addition, a subsample is selected to participate in a series of 24-hour recalls to gauge dietary intake. Finally, subjects may also be selected for a subsample that undergoes a medical examination in the Mobile Examination </w:t>
      </w:r>
      <w:r w:rsidR="00334684">
        <w:rPr>
          <w:rFonts w:ascii="Times New Roman" w:hAnsi="Times New Roman" w:cs="Times New Roman"/>
        </w:rPr>
        <w:t>Center consisting</w:t>
      </w:r>
      <w:r>
        <w:rPr>
          <w:rFonts w:ascii="Times New Roman" w:hAnsi="Times New Roman" w:cs="Times New Roman"/>
        </w:rPr>
        <w:t xml:space="preserve"> of a number of physical and anthropomorphic measurement</w:t>
      </w:r>
      <w:r w:rsidR="001B0695">
        <w:rPr>
          <w:rFonts w:ascii="Times New Roman" w:hAnsi="Times New Roman" w:cs="Times New Roman"/>
        </w:rPr>
        <w:t>s. All subjects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9zjFzyEd","properties":{"formattedCitation":"[1]","plainCitation":"[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49512AC2"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subjects (</w:t>
      </w:r>
      <w:r>
        <w:rPr>
          <w:rFonts w:ascii="Times New Roman" w:hAnsi="Times New Roman" w:cs="Times New Roman"/>
          <w:i/>
          <w:iCs/>
        </w:rPr>
        <w:t xml:space="preserve">n </w:t>
      </w:r>
      <w:r>
        <w:rPr>
          <w:rFonts w:ascii="Times New Roman" w:hAnsi="Times New Roman" w:cs="Times New Roman"/>
        </w:rPr>
        <w:t>= 2176) and food insecure subjects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 consisting of 18 items designed to evaluate the degree of food insecurity experienced by a subject’s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pOlc4X2J","properties":{"formattedCitation":"[2,3]","plainCitation":"[2,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2,3]</w:t>
      </w:r>
      <w:r w:rsidR="00221EC2">
        <w:rPr>
          <w:rFonts w:ascii="Times New Roman" w:hAnsi="Times New Roman" w:cs="Times New Roman"/>
        </w:rPr>
        <w:fldChar w:fldCharType="end"/>
      </w:r>
      <w:r w:rsidR="00334684">
        <w:rPr>
          <w:rFonts w:ascii="Times New Roman" w:hAnsi="Times New Roman" w:cs="Times New Roman"/>
        </w:rPr>
        <w:t xml:space="preserve">. The survey contains ten items for households with only adults and an additional eight items completed by subjects living in households with children.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A14902">
        <w:rPr>
          <w:rFonts w:ascii="Times New Roman" w:hAnsi="Times New Roman" w:cs="Times New Roman"/>
        </w:rPr>
        <w:t>food 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status was ascertained via self-reported </w:t>
      </w:r>
      <w:r w:rsidR="00334684">
        <w:rPr>
          <w:rFonts w:ascii="Times New Roman" w:hAnsi="Times New Roman" w:cs="Times New Roman"/>
        </w:rPr>
        <w:lastRenderedPageBreak/>
        <w:t xml:space="preserve">cancer history on the Medical Conditions Questionnaire (MCQ). </w:t>
      </w:r>
      <w:r w:rsidR="00221EC2">
        <w:rPr>
          <w:rFonts w:ascii="Times New Roman" w:hAnsi="Times New Roman" w:cs="Times New Roman"/>
        </w:rPr>
        <w:t xml:space="preserve">We note that individuals with only a diagnosis of non-melanoma skin cancer and no other cancer were coded as not having a significant history of cancer given that prognosis and benign course of these malignancies that may otherwise bias the sampl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iorgfBdO","properties":{"formattedCitation":"[4]","plainCitation":"[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601AE211"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Pr="0027484B">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601AE211"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Pr="0027484B">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4"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075BAD64"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uurcpQc","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e will describe these briefly. Dietary intake data were amassed by NHANES study staff through two 24-hour recalls using the USDA Automated Multiple-Pass Method (for cycles between 1999-2002, only a single 24-hour recall was performed)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hdxE1Qrz","properties":{"formattedCitation":"[6,7]","plainCitation":"[6,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6,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 xml:space="preserve">Food and Nutrient Database for Dietary Studies </w:t>
      </w:r>
      <w:r w:rsidR="00E12DE6">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fURiteP1","properties":{"formattedCitation":"[8]","plainCitation":"[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221EC2">
        <w:rPr>
          <w:rFonts w:ascii="Times New Roman" w:hAnsi="Times New Roman" w:cs="Times New Roman"/>
          <w:noProof/>
        </w:rPr>
        <w:t>[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0H1pMQjE","properties":{"formattedCitation":"[5,9,10]","plainCitation":"[5,9,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221EC2">
        <w:rPr>
          <w:rFonts w:ascii="Times New Roman" w:hAnsi="Times New Roman" w:cs="Times New Roman"/>
          <w:noProof/>
        </w:rPr>
        <w:t>[5,9,10]</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 xml:space="preserve">SDA Food Patterns Equivalents Database (FPED) </w:t>
      </w:r>
      <w:r w:rsidR="00E06C48" w:rsidRPr="00E06C48">
        <w:rPr>
          <w:rFonts w:ascii="Times New Roman" w:hAnsi="Times New Roman" w:cs="Times New Roman"/>
        </w:rPr>
        <w:lastRenderedPageBreak/>
        <w:t>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patterns components and collapsed these further into 26 groups, as previously described </w:t>
      </w:r>
      <w:r w:rsidR="00E06C48">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vYdeJca8","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221EC2">
        <w:rPr>
          <w:rFonts w:ascii="Times New Roman" w:hAnsi="Times New Roman" w:cs="Times New Roman"/>
          <w:noProof/>
        </w:rPr>
        <w:t>[5]</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 xml:space="preserve">A multivariate density model approach was used for adjusting food and nutrient intake levels for total energy consumption </w:t>
      </w:r>
      <w:r w:rsidR="008C4819">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SozkkQJ","properties":{"formattedCitation":"[11]","plainCitation":"[1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8C4819">
        <w:rPr>
          <w:rFonts w:ascii="Times New Roman" w:hAnsi="Times New Roman" w:cs="Times New Roman"/>
        </w:rPr>
        <w:fldChar w:fldCharType="separate"/>
      </w:r>
      <w:r w:rsidR="00221EC2">
        <w:rPr>
          <w:rFonts w:ascii="Times New Roman" w:hAnsi="Times New Roman" w:cs="Times New Roman"/>
          <w:noProof/>
        </w:rPr>
        <w:t>[11]</w:t>
      </w:r>
      <w:r w:rsidR="008C4819">
        <w:rPr>
          <w:rFonts w:ascii="Times New Roman" w:hAnsi="Times New Roman" w:cs="Times New Roman"/>
        </w:rPr>
        <w:fldChar w:fldCharType="end"/>
      </w:r>
      <w:r w:rsidR="008C4819">
        <w:rPr>
          <w:rFonts w:ascii="Times New Roman" w:hAnsi="Times New Roman" w:cs="Times New Roman"/>
        </w:rPr>
        <w:t>. 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 xml:space="preserve">explanatory variables in these models.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5E4F8D">
        <w:rPr>
          <w:rFonts w:ascii="Times New Roman" w:hAnsi="Times New Roman" w:cs="Times New Roman"/>
        </w:rPr>
        <w:t>proxy</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2nJJ1D0G","properties":{"formattedCitation":"[12,13]","plainCitation":"[12,1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221EC2">
        <w:rPr>
          <w:rFonts w:ascii="Times New Roman" w:hAnsi="Times New Roman" w:cs="Times New Roman"/>
          <w:noProof/>
        </w:rPr>
        <w:t>[12,13]</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2022) for a detailed procedural description and a discussion about the component retention process for the PCA </w:t>
      </w:r>
      <w:r w:rsidR="00B42F8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6vJRQApU","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221EC2">
        <w:rPr>
          <w:rFonts w:ascii="Times New Roman" w:hAnsi="Times New Roman" w:cs="Times New Roman"/>
          <w:noProof/>
        </w:rPr>
        <w:t>[5]</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1F0BE391"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cfWBH0n","properties":{"formattedCitation":"[14,15]","plainCitation":"[14,15]","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221EC2">
        <w:rPr>
          <w:rFonts w:ascii="Times New Roman" w:hAnsi="Times New Roman" w:cs="Times New Roman"/>
        </w:rPr>
        <w:t>[14,15]</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3UwgYTqK","properties":{"formattedCitation":"[16\\uc0\\u8211{}18]","plainCitation":"[16–18]","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221EC2" w:rsidRPr="00221EC2">
        <w:rPr>
          <w:rFonts w:ascii="Times New Roman" w:hAnsi="Times New Roman" w:cs="Times New Roman"/>
        </w:rPr>
        <w:t>[16–18]</w:t>
      </w:r>
      <w:r w:rsidRPr="0026524B">
        <w:rPr>
          <w:rFonts w:ascii="Times New Roman" w:hAnsi="Times New Roman" w:cs="Times New Roman"/>
        </w:rPr>
        <w:fldChar w:fldCharType="end"/>
      </w:r>
      <w:r w:rsidRPr="0026524B">
        <w:rPr>
          <w:rFonts w:ascii="Times New Roman" w:hAnsi="Times New Roman" w:cs="Times New Roman"/>
        </w:rPr>
        <w:t xml:space="preserve">. Data were right-censored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 and diabetes mellitus (ICD-10 codes E10-E14)—in our analyses.</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1DC6C36F"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 to 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 xml:space="preserve">not </w:t>
      </w:r>
      <w:r w:rsidRPr="000143D6">
        <w:rPr>
          <w:rFonts w:ascii="Times New Roman" w:hAnsi="Times New Roman" w:cs="Times New Roman"/>
          <w:i/>
          <w:iCs/>
        </w:rPr>
        <w:lastRenderedPageBreak/>
        <w:t>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EE6Ujfdy","properties":{"formattedCitation":"[19\\uc0\\u8211{}21]","plainCitation":"[19–21]","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221EC2" w:rsidRPr="00221EC2">
        <w:rPr>
          <w:rFonts w:ascii="Times New Roman" w:hAnsi="Times New Roman" w:cs="Times New Roman"/>
        </w:rPr>
        <w:t>[19–21]</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a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CD1B64">
        <w:rPr>
          <w:rFonts w:ascii="Times New Roman" w:hAnsi="Times New Roman" w:cs="Times New Roman"/>
        </w:rPr>
        <w:t xml:space="preserve">measured during the physical examination </w:t>
      </w:r>
      <w:r w:rsidR="00E4546C">
        <w:rPr>
          <w:rFonts w:ascii="Times New Roman" w:hAnsi="Times New Roman" w:cs="Times New Roman"/>
        </w:rPr>
        <w:t>(BMI—kilograms/m</w:t>
      </w:r>
      <w:r w:rsidR="00E4546C">
        <w:rPr>
          <w:rFonts w:ascii="Times New Roman" w:hAnsi="Times New Roman" w:cs="Times New Roman"/>
          <w:vertAlign w:val="superscript"/>
        </w:rPr>
        <w:t>2</w:t>
      </w:r>
      <w:r w:rsidR="00E4546C">
        <w:rPr>
          <w:rFonts w:ascii="Times New Roman" w:hAnsi="Times New Roman" w:cs="Times New Roman"/>
        </w:rPr>
        <w:t>)</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a9GpFw8","properties":{"formattedCitation":"[5,22]","plainCitation":"[5,22]","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221EC2">
        <w:rPr>
          <w:rFonts w:ascii="Times New Roman" w:hAnsi="Times New Roman" w:cs="Times New Roman"/>
          <w:noProof/>
        </w:rPr>
        <w:t>[5,22]</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6956C7">
        <w:rPr>
          <w:rFonts w:ascii="Times New Roman" w:hAnsi="Times New Roman" w:cs="Times New Roman"/>
        </w:rPr>
        <w:instrText xml:space="preserve"> ADDIN ZOTERO_ITEM CSL_CITATION {"citationID":"9tl7qrUn","properties":{"formattedCitation":"[23,24]","plainCitation":"[23,24]","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6956C7">
        <w:rPr>
          <w:rFonts w:ascii="Cambria Math" w:hAnsi="Cambria Math" w:cs="Cambria Math"/>
        </w:rPr>
        <w:instrText>∼</w:instrText>
      </w:r>
      <w:r w:rsidR="006956C7">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6956C7">
        <w:rPr>
          <w:rFonts w:ascii="Times New Roman" w:hAnsi="Times New Roman" w:cs="Times New Roman"/>
          <w:noProof/>
        </w:rPr>
        <w:t>[23,24]</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 xml:space="preserve">which was computed as the difference between current age at the time of the survey and age at the first diagnosis of cancer and was then </w:t>
      </w:r>
      <w:r w:rsidR="000C32C1" w:rsidRPr="000C32C1">
        <w:rPr>
          <w:rFonts w:ascii="Times New Roman" w:hAnsi="Times New Roman" w:cs="Times New Roman"/>
        </w:rPr>
        <w:t>categorized (&lt;</w:t>
      </w:r>
      <w:r w:rsidR="000C32C1">
        <w:rPr>
          <w:rFonts w:ascii="Times New Roman" w:hAnsi="Times New Roman" w:cs="Times New Roman"/>
        </w:rPr>
        <w:t xml:space="preserve"> </w:t>
      </w:r>
      <w:r w:rsidR="000C32C1" w:rsidRPr="00BF574C">
        <w:rPr>
          <w:rFonts w:ascii="Times New Roman" w:hAnsi="Times New Roman" w:cs="Times New Roman"/>
          <w:i/>
          <w:iCs/>
        </w:rPr>
        <w:t>2 years</w:t>
      </w:r>
      <w:r w:rsidR="000C32C1" w:rsidRPr="000C32C1">
        <w:rPr>
          <w:rFonts w:ascii="Times New Roman" w:hAnsi="Times New Roman" w:cs="Times New Roman"/>
        </w:rPr>
        <w:t>, ≥</w:t>
      </w:r>
      <w:r w:rsidR="000C32C1">
        <w:rPr>
          <w:rFonts w:ascii="Times New Roman" w:hAnsi="Times New Roman" w:cs="Times New Roman"/>
        </w:rPr>
        <w:t xml:space="preserve"> </w:t>
      </w:r>
      <w:r w:rsidR="000C32C1" w:rsidRPr="00BF574C">
        <w:rPr>
          <w:rFonts w:ascii="Times New Roman" w:hAnsi="Times New Roman" w:cs="Times New Roman"/>
          <w:i/>
          <w:iCs/>
        </w:rPr>
        <w:t>2</w:t>
      </w:r>
      <w:r w:rsidR="000C32C1" w:rsidRPr="000C32C1">
        <w:rPr>
          <w:rFonts w:ascii="Times New Roman" w:hAnsi="Times New Roman" w:cs="Times New Roman"/>
        </w:rPr>
        <w:t xml:space="preserve"> </w:t>
      </w:r>
      <w:r w:rsidR="000C32C1" w:rsidRPr="00BF574C">
        <w:rPr>
          <w:rFonts w:ascii="Times New Roman" w:hAnsi="Times New Roman" w:cs="Times New Roman"/>
          <w:i/>
          <w:iCs/>
        </w:rPr>
        <w:t>and &lt; 6 years</w:t>
      </w:r>
      <w:r w:rsidR="000C32C1" w:rsidRPr="000C32C1">
        <w:rPr>
          <w:rFonts w:ascii="Times New Roman" w:hAnsi="Times New Roman" w:cs="Times New Roman"/>
        </w:rPr>
        <w:t>, and ≥</w:t>
      </w:r>
      <w:r w:rsidR="000C32C1">
        <w:rPr>
          <w:rFonts w:ascii="Times New Roman" w:hAnsi="Times New Roman" w:cs="Times New Roman"/>
        </w:rPr>
        <w:t xml:space="preserve"> </w:t>
      </w:r>
      <w:r w:rsidR="000C32C1" w:rsidRPr="00BF574C">
        <w:rPr>
          <w:rFonts w:ascii="Times New Roman" w:hAnsi="Times New Roman" w:cs="Times New Roman"/>
          <w:i/>
          <w:iCs/>
        </w:rPr>
        <w:t>6 years</w:t>
      </w:r>
      <w:r w:rsidR="000C32C1">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654AD286"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Descriptive statistics were generated for the explanatory, response, and covariate variables described above. We also examined the correlations between the extracted diet quality measures and the 26 food groups used in the extraction process to evaluate the extent of how food groups contributed to each of those measures. We assessed the relationships between the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to assess the robustness of our results. First, we specified the explanatory variables using dummy variables that corresponded to the quintile of adherence that a subject belonged to (Eq. 1)</w:t>
      </w:r>
    </w:p>
    <w:p w14:paraId="448800D1" w14:textId="1C3DC647" w:rsidR="00AB3643" w:rsidRPr="00AB3643" w:rsidRDefault="00AB3643" w:rsidP="00A14902">
      <w:pPr>
        <w:spacing w:line="360" w:lineRule="auto"/>
        <w:rPr>
          <w:rFonts w:ascii="Times New Roman" w:hAnsi="Times New Roman" w:cs="Times New Roman"/>
        </w:rPr>
      </w:pPr>
      <m:oMathPara>
        <m:oMath>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m:rPr>
              <m:sty m:val="p"/>
            </m:rPr>
            <w:rPr>
              <w:rFonts w:ascii="Cambria Math" w:hAnsi="Cambria Math" w:cs="Times New Roman"/>
            </w:rPr>
            <m:t>exp⁡</m:t>
          </m:r>
          <m:r>
            <w:rPr>
              <w:rFonts w:ascii="Cambria Math" w:hAnsi="Cambria Math" w:cs="Times New Roman"/>
            </w:rPr>
            <m:t>(</m:t>
          </m:r>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5</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nary>
          <m:r>
            <w:rPr>
              <w:rFonts w:ascii="Cambria Math" w:hAnsi="Cambria Math" w:cs="Times New Roman"/>
            </w:rPr>
            <m:t xml:space="preserve">+ </m:t>
          </m:r>
        </m:oMath>
      </m:oMathPara>
    </w:p>
    <w:sectPr w:rsidR="00AB3643" w:rsidRPr="00AB3643" w:rsidSect="00687A6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143D6"/>
    <w:rsid w:val="00084064"/>
    <w:rsid w:val="000C32C1"/>
    <w:rsid w:val="00120671"/>
    <w:rsid w:val="001B0695"/>
    <w:rsid w:val="00221EC2"/>
    <w:rsid w:val="0026524B"/>
    <w:rsid w:val="0027484B"/>
    <w:rsid w:val="0028265E"/>
    <w:rsid w:val="002E7DAC"/>
    <w:rsid w:val="00334684"/>
    <w:rsid w:val="00454C2F"/>
    <w:rsid w:val="0047048D"/>
    <w:rsid w:val="0048700E"/>
    <w:rsid w:val="004C776A"/>
    <w:rsid w:val="005E4F8D"/>
    <w:rsid w:val="00683F64"/>
    <w:rsid w:val="00687A69"/>
    <w:rsid w:val="006956C7"/>
    <w:rsid w:val="00756082"/>
    <w:rsid w:val="007709E0"/>
    <w:rsid w:val="008065AF"/>
    <w:rsid w:val="008118A7"/>
    <w:rsid w:val="008343E2"/>
    <w:rsid w:val="00853C24"/>
    <w:rsid w:val="008C4819"/>
    <w:rsid w:val="00953990"/>
    <w:rsid w:val="00A14902"/>
    <w:rsid w:val="00A24ABE"/>
    <w:rsid w:val="00AB3643"/>
    <w:rsid w:val="00AD45B2"/>
    <w:rsid w:val="00B42F81"/>
    <w:rsid w:val="00B91187"/>
    <w:rsid w:val="00BF574C"/>
    <w:rsid w:val="00BF5784"/>
    <w:rsid w:val="00C6784D"/>
    <w:rsid w:val="00CD1B64"/>
    <w:rsid w:val="00D742AA"/>
    <w:rsid w:val="00D9696B"/>
    <w:rsid w:val="00E06C48"/>
    <w:rsid w:val="00E12DE6"/>
    <w:rsid w:val="00E171A4"/>
    <w:rsid w:val="00E4546C"/>
    <w:rsid w:val="00EA5E74"/>
    <w:rsid w:val="00EA7805"/>
    <w:rsid w:val="00EB4ED9"/>
    <w:rsid w:val="00EC0B3F"/>
    <w:rsid w:val="00F04F26"/>
    <w:rsid w:val="00F678B8"/>
    <w:rsid w:val="00FE39E7"/>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1</TotalTime>
  <Pages>4</Pages>
  <Words>7282</Words>
  <Characters>41511</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43</cp:revision>
  <dcterms:created xsi:type="dcterms:W3CDTF">2023-02-23T18:04:00Z</dcterms:created>
  <dcterms:modified xsi:type="dcterms:W3CDTF">2023-02-26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M4fe6ADU"/&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